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1E082289"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785D0AC4" w:rsidR="00D566DD" w:rsidRDefault="001F239F" w:rsidP="0026543A">
      <w:pPr>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w:t>
      </w:r>
      <w:proofErr w:type="gramStart"/>
      <w:r w:rsidR="00EC667E">
        <w:t xml:space="preserve">of  </w:t>
      </w:r>
      <w:r w:rsidRPr="00B9623A">
        <w:rPr>
          <w:i/>
        </w:rPr>
        <w:t>L</w:t>
      </w:r>
      <w:proofErr w:type="gramEnd"/>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483B52"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23B0F2E7"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F43D94">
        <w:rPr>
          <w:rFonts w:eastAsiaTheme="minorEastAsia"/>
        </w:rPr>
        <w:t>a</w:t>
      </w:r>
      <w:r w:rsidR="0046625D" w:rsidRPr="00FC654D">
        <w:rPr>
          <w:rFonts w:eastAsiaTheme="minorEastAsia"/>
        </w:rPr>
        <w:t>n</w:t>
      </w:r>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E4B8C4" w:rsidR="00EC667E" w:rsidRDefault="00483B52" w:rsidP="0026543A">
      <w:pPr>
        <w:pStyle w:val="Caption"/>
        <w:spacing w:line="360" w:lineRule="auto"/>
        <w:rPr>
          <w:ins w:id="0"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r>
              <m:rPr>
                <m:sty m:val="p"/>
              </m:rPr>
              <w:rPr>
                <w:rStyle w:val="CommentReference"/>
                <w:rFonts w:eastAsiaTheme="minorHAnsi"/>
                <w:iCs w:val="0"/>
                <w:spacing w:val="0"/>
                <w:kern w:val="0"/>
                <w:lang w:val="en-US"/>
              </w:rPr>
              <m:t/>
            </m:r>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0F459D77"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438C42C5" w:rsidR="0077345F" w:rsidRDefault="00483B52"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1BEDB63E" w:rsidR="00702A14" w:rsidRPr="00702A14" w:rsidRDefault="00A875F3" w:rsidP="0026543A">
      <w:pPr>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proofErr w:type="gramStart"/>
      <w:r w:rsidR="00D22326" w:rsidRPr="00544F67">
        <w:rPr>
          <w:i/>
        </w:rPr>
        <w:t>R</w:t>
      </w:r>
      <w:r w:rsidR="00D22326" w:rsidRPr="00544F67">
        <w:rPr>
          <w:i/>
          <w:vertAlign w:val="subscript"/>
        </w:rPr>
        <w:t>y</w:t>
      </w:r>
      <w:r w:rsidR="00D22326" w:rsidRPr="00544F67">
        <w:rPr>
          <w:vertAlign w:val="subscript"/>
        </w:rPr>
        <w:t xml:space="preserve"> </w:t>
      </w:r>
      <w:r w:rsidR="00544F67">
        <w:rPr>
          <w:vertAlign w:val="subscript"/>
        </w:rPr>
        <w:t xml:space="preserve"> </w:t>
      </w:r>
      <w:r w:rsidR="00702A14">
        <w:t>is</w:t>
      </w:r>
      <w:proofErr w:type="gramEnd"/>
      <w:r w:rsidR="00702A14">
        <w:t xml:space="preserve"> the sum of the product of the maturity ogive and empirical weights of each individual</w:t>
      </w:r>
      <w:r w:rsidR="00D62A65">
        <w:t xml:space="preserve"> in that year,</w:t>
      </w:r>
      <w:r w:rsidR="00702A14">
        <w:t xml:space="preserve"> which is governed by a deterministic exponential length-weight relationship (</w:t>
      </w:r>
      <w:r w:rsidR="00702A14">
        <w:fldChar w:fldCharType="begin"/>
      </w:r>
      <w:r w:rsidR="00702A14">
        <w:instrText xml:space="preserve"> REF _Ref5176481 \h </w:instrText>
      </w:r>
      <w:r w:rsidR="0026543A">
        <w:instrText xml:space="preserve"> \* MERGEFORMAT </w:instrText>
      </w:r>
      <w:r w:rsidR="00702A14">
        <w:fldChar w:fldCharType="separate"/>
      </w:r>
      <w:r w:rsidR="00282071">
        <w:rPr>
          <w:b/>
          <w:bCs/>
        </w:rPr>
        <w:t>Error! Reference source not found.</w:t>
      </w:r>
      <w:r w:rsidR="00702A14">
        <w:fldChar w:fldCharType="end"/>
      </w:r>
      <w:r w:rsidR="00702A14">
        <w:t>). The parameters of this relationship were the same in 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483B52"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483B52"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483B52"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483B52"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483B52"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rsidP="0026543A">
      <w:pPr>
        <w:pStyle w:val="Heading1"/>
        <w:rPr>
          <w:rFonts w:eastAsiaTheme="minorEastAsia"/>
        </w:rPr>
      </w:pPr>
      <w:bookmarkStart w:id="1"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
    </w:p>
    <w:p w14:paraId="55464E25" w14:textId="5B6902C4" w:rsidR="0026543A" w:rsidRDefault="00E9779C" w:rsidP="0026543A">
      <w:pPr>
        <w:jc w:val="both"/>
        <w:sectPr w:rsidR="0026543A" w:rsidSect="00976DBF">
          <w:footerReference w:type="default" r:id="rId8"/>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282071">
        <w:rPr>
          <w:b/>
          <w:bCs/>
        </w:rPr>
        <w:t>Error! Reference source not found.</w:t>
      </w:r>
      <w:r w:rsidR="00CA30EE">
        <w:fldChar w:fldCharType="end"/>
      </w:r>
      <w:r w:rsidR="00CA30EE">
        <w:t xml:space="preserve">). </w:t>
      </w:r>
      <w:r w:rsidR="00900625">
        <w:t xml:space="preserve">Parameters for Regime 1 are similar to Pacific billfish; values for Regimes 2 and 3 were chosen to present either high or low contrast (respectively) in the size at maximum age compared to Regime 1. Other parameters were held constant across regimes. Spatial scenarios tested are described in the main manuscript, Table 1. </w:t>
      </w:r>
      <w:r w:rsidR="00900625">
        <w:rPr>
          <w:rFonts w:eastAsiaTheme="minorEastAsia"/>
        </w:rPr>
        <w:t xml:space="preserve">In all except the final (break-at-edge) and non-spatial scenarios, the latitude and longitude of fish grown under Regime 1 are </w:t>
      </w:r>
      <w:r w:rsidR="00900625">
        <w:t xml:space="preserve">sampled independently </w:t>
      </w:r>
      <w:r w:rsidR="00900625">
        <w:lastRenderedPageBreak/>
        <w:t xml:space="preserve">and at random from a uniform distribution between 0° and 25°; for simulations with spatial variation, fish grown under Regimes 2 and 3 have </w:t>
      </w:r>
      <w:r w:rsidR="00900625">
        <w:rPr>
          <w:rFonts w:eastAsiaTheme="minorEastAsia"/>
        </w:rPr>
        <w:t xml:space="preserve">latitude and 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7C66F253" w14:textId="1FF1DF94" w:rsidR="00900625" w:rsidRDefault="00900625" w:rsidP="0026543A">
      <w:pPr>
        <w:jc w:val="both"/>
      </w:pPr>
    </w:p>
    <w:p w14:paraId="23F2198D" w14:textId="77777777" w:rsidR="005A41F0" w:rsidRDefault="005A41F0" w:rsidP="0026543A">
      <w:pPr>
        <w:jc w:val="both"/>
      </w:pPr>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28B845C1" w14:textId="77777777" w:rsidR="005A41F0" w:rsidRDefault="005A41F0" w:rsidP="0026543A">
      <w:pPr>
        <w:jc w:val="both"/>
      </w:pPr>
    </w:p>
    <w:p w14:paraId="49A074EE" w14:textId="69E841BA" w:rsidR="005A41F0" w:rsidRDefault="000B005F" w:rsidP="0026543A">
      <w:pPr>
        <w:pStyle w:val="Caption"/>
        <w:spacing w:line="360" w:lineRule="auto"/>
        <w:sectPr w:rsidR="005A41F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2</w:t>
      </w:r>
      <w:r>
        <w:fldChar w:fldCharType="end"/>
      </w:r>
      <w:r>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D5715F">
            <w:pPr>
              <w:pStyle w:val="Caption"/>
            </w:pPr>
            <w:r>
              <w:t>Module</w:t>
            </w:r>
          </w:p>
        </w:tc>
        <w:tc>
          <w:tcPr>
            <w:tcW w:w="1448" w:type="dxa"/>
          </w:tcPr>
          <w:p w14:paraId="271B7F89" w14:textId="44D8C228" w:rsidR="00041698" w:rsidRDefault="00041698" w:rsidP="00D5715F">
            <w:pPr>
              <w:pStyle w:val="Caption"/>
            </w:pPr>
            <w:r>
              <w:t>Parameter</w:t>
            </w:r>
          </w:p>
        </w:tc>
        <w:tc>
          <w:tcPr>
            <w:tcW w:w="3434" w:type="dxa"/>
          </w:tcPr>
          <w:p w14:paraId="64F866EF" w14:textId="737275AE" w:rsidR="00041698" w:rsidRDefault="00041698" w:rsidP="00D5715F">
            <w:pPr>
              <w:pStyle w:val="Caption"/>
            </w:pPr>
            <w:r>
              <w:t>Definition</w:t>
            </w:r>
          </w:p>
        </w:tc>
        <w:tc>
          <w:tcPr>
            <w:tcW w:w="2321" w:type="dxa"/>
          </w:tcPr>
          <w:p w14:paraId="2891D98F" w14:textId="5BB4DA9C" w:rsidR="00041698" w:rsidRDefault="00041698" w:rsidP="00D5715F">
            <w:pPr>
              <w:pStyle w:val="Caption"/>
            </w:pPr>
            <w:r>
              <w:t>Value</w:t>
            </w:r>
          </w:p>
        </w:tc>
      </w:tr>
      <w:tr w:rsidR="00041698" w14:paraId="120A5760" w14:textId="77777777" w:rsidTr="00041698">
        <w:tc>
          <w:tcPr>
            <w:tcW w:w="2147" w:type="dxa"/>
          </w:tcPr>
          <w:p w14:paraId="757F8E2C" w14:textId="4229A2DF" w:rsidR="00041698" w:rsidRDefault="002E43FF" w:rsidP="00D5715F">
            <w:pPr>
              <w:pStyle w:val="Caption"/>
            </w:pPr>
            <w:r>
              <w:t>Growth</w:t>
            </w:r>
          </w:p>
        </w:tc>
        <w:tc>
          <w:tcPr>
            <w:tcW w:w="1448" w:type="dxa"/>
          </w:tcPr>
          <w:p w14:paraId="6F461E8B" w14:textId="62EECE63" w:rsidR="00041698" w:rsidRDefault="00483B52"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D5715F">
            <w:pPr>
              <w:pStyle w:val="Caption"/>
            </w:pPr>
            <w:r>
              <w:t>62.7 (Regime</w:t>
            </w:r>
            <w:r w:rsidR="00514264">
              <w:t>s</w:t>
            </w:r>
            <w:r>
              <w:t xml:space="preserve"> 1</w:t>
            </w:r>
            <w:r w:rsidR="00514264">
              <w:t>, 3</w:t>
            </w:r>
            <w:r>
              <w:t>)</w:t>
            </w:r>
          </w:p>
          <w:p w14:paraId="7C883FF3" w14:textId="1B9AEBAE" w:rsidR="00041698" w:rsidRDefault="002E43FF" w:rsidP="00D5715F">
            <w:pPr>
              <w:pStyle w:val="Caption"/>
            </w:pPr>
            <w:r>
              <w:t>50 (Regime 2)</w:t>
            </w:r>
          </w:p>
        </w:tc>
      </w:tr>
      <w:tr w:rsidR="00FC654D" w14:paraId="58B9506D" w14:textId="77777777" w:rsidTr="00041698">
        <w:tc>
          <w:tcPr>
            <w:tcW w:w="2147" w:type="dxa"/>
          </w:tcPr>
          <w:p w14:paraId="6C1BC99F" w14:textId="6F6180CB" w:rsidR="00FC654D" w:rsidRDefault="00FC654D" w:rsidP="00D5715F">
            <w:pPr>
              <w:pStyle w:val="Caption"/>
            </w:pPr>
            <w:r w:rsidRPr="00CA166C">
              <w:t>Growth</w:t>
            </w:r>
          </w:p>
        </w:tc>
        <w:tc>
          <w:tcPr>
            <w:tcW w:w="1448" w:type="dxa"/>
          </w:tcPr>
          <w:p w14:paraId="0112C783" w14:textId="5BAF3B2A" w:rsidR="00FC654D" w:rsidRDefault="00483B52"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D5715F">
            <w:pPr>
              <w:pStyle w:val="Caption"/>
            </w:pPr>
            <w:r>
              <w:t>216.7 (Regime 1)</w:t>
            </w:r>
          </w:p>
          <w:p w14:paraId="368A4C42" w14:textId="77777777" w:rsidR="00FC654D" w:rsidRDefault="00FC654D" w:rsidP="00D5715F">
            <w:pPr>
              <w:pStyle w:val="Caption"/>
            </w:pPr>
            <w:r>
              <w:t>350 (Regime 2)</w:t>
            </w:r>
          </w:p>
          <w:p w14:paraId="6D07A106" w14:textId="612AD4B5" w:rsidR="00514264" w:rsidRPr="00514264" w:rsidRDefault="00514264" w:rsidP="00D5715F">
            <w:pPr>
              <w:spacing w:line="240" w:lineRule="auto"/>
              <w:rPr>
                <w:lang w:val="en"/>
              </w:rPr>
            </w:pPr>
            <w:r>
              <w:rPr>
                <w:lang w:val="en"/>
              </w:rPr>
              <w:t>248 (Regime 3)</w:t>
            </w:r>
          </w:p>
        </w:tc>
      </w:tr>
      <w:tr w:rsidR="00FC654D" w14:paraId="5DE7E828" w14:textId="77777777" w:rsidTr="00041698">
        <w:tc>
          <w:tcPr>
            <w:tcW w:w="2147" w:type="dxa"/>
          </w:tcPr>
          <w:p w14:paraId="1693D70D" w14:textId="0A96E6B5" w:rsidR="00FC654D" w:rsidRDefault="00FC654D" w:rsidP="00D5715F">
            <w:pPr>
              <w:pStyle w:val="Caption"/>
            </w:pPr>
            <w:r w:rsidRPr="00CA166C">
              <w:t>Growth</w:t>
            </w:r>
          </w:p>
        </w:tc>
        <w:tc>
          <w:tcPr>
            <w:tcW w:w="1448" w:type="dxa"/>
          </w:tcPr>
          <w:p w14:paraId="40ADBAC1" w14:textId="49C9A701" w:rsidR="00FC654D" w:rsidRDefault="008951FE" w:rsidP="00D5715F">
            <w:pPr>
              <w:pStyle w:val="Caption"/>
              <w:jc w:val="center"/>
            </w:pPr>
            <w:r>
              <w:t>k</w:t>
            </w:r>
          </w:p>
        </w:tc>
        <w:tc>
          <w:tcPr>
            <w:tcW w:w="3434" w:type="dxa"/>
          </w:tcPr>
          <w:p w14:paraId="63E25E52" w14:textId="0857C746" w:rsidR="00FC654D" w:rsidRDefault="00A878C2" w:rsidP="00D5715F">
            <w:pPr>
              <w:pStyle w:val="Caption"/>
            </w:pPr>
            <w:r>
              <w:t>Growth coefficient</w:t>
            </w:r>
          </w:p>
        </w:tc>
        <w:tc>
          <w:tcPr>
            <w:tcW w:w="2321" w:type="dxa"/>
          </w:tcPr>
          <w:p w14:paraId="1B245080" w14:textId="77777777" w:rsidR="00D5715F" w:rsidRDefault="00FC654D" w:rsidP="00D5715F">
            <w:pPr>
              <w:pStyle w:val="Caption"/>
            </w:pPr>
            <w:r>
              <w:t>0.258 (Regime 1)</w:t>
            </w:r>
          </w:p>
          <w:p w14:paraId="765AACA7" w14:textId="77777777" w:rsidR="00D5715F" w:rsidRDefault="00FC654D" w:rsidP="00D5715F">
            <w:pPr>
              <w:pStyle w:val="Caption"/>
            </w:pPr>
            <w:r>
              <w:t>0.45 (Regime 2)</w:t>
            </w:r>
          </w:p>
          <w:p w14:paraId="7E495251" w14:textId="0E33DAB9" w:rsidR="00AE1859" w:rsidRPr="002E43FF" w:rsidRDefault="00AE1859" w:rsidP="00D5715F">
            <w:pPr>
              <w:pStyle w:val="Caption"/>
            </w:pPr>
            <w:r>
              <w:t>0.3 (Regime 3)</w:t>
            </w:r>
          </w:p>
        </w:tc>
      </w:tr>
      <w:tr w:rsidR="00FC654D" w14:paraId="69CD597C" w14:textId="77777777" w:rsidTr="00041698">
        <w:tc>
          <w:tcPr>
            <w:tcW w:w="2147" w:type="dxa"/>
          </w:tcPr>
          <w:p w14:paraId="2476EBA8" w14:textId="5A1D6413" w:rsidR="00FC654D" w:rsidRDefault="00FC654D" w:rsidP="00D5715F">
            <w:pPr>
              <w:pStyle w:val="Caption"/>
            </w:pPr>
            <w:r w:rsidRPr="00CA166C">
              <w:t>Growth</w:t>
            </w:r>
          </w:p>
        </w:tc>
        <w:bookmarkStart w:id="2" w:name="_Hlk5259652"/>
        <w:tc>
          <w:tcPr>
            <w:tcW w:w="1448" w:type="dxa"/>
          </w:tcPr>
          <w:p w14:paraId="013B473B" w14:textId="23F468FF" w:rsidR="00FC654D" w:rsidRDefault="00483B52"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2"/>
          </w:p>
        </w:tc>
        <w:tc>
          <w:tcPr>
            <w:tcW w:w="3434" w:type="dxa"/>
          </w:tcPr>
          <w:p w14:paraId="5A284294" w14:textId="0FEE141B"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D5715F">
            <w:pPr>
              <w:pStyle w:val="Caption"/>
            </w:pPr>
            <w:r>
              <w:t>0</w:t>
            </w:r>
          </w:p>
        </w:tc>
      </w:tr>
      <w:tr w:rsidR="00FC654D" w14:paraId="55182102" w14:textId="77777777" w:rsidTr="00041698">
        <w:tc>
          <w:tcPr>
            <w:tcW w:w="2147" w:type="dxa"/>
          </w:tcPr>
          <w:p w14:paraId="7DF5E123" w14:textId="34952131" w:rsidR="00FC654D" w:rsidRDefault="00FC654D" w:rsidP="00D5715F">
            <w:pPr>
              <w:pStyle w:val="Caption"/>
            </w:pPr>
            <w:r w:rsidRPr="00CA166C">
              <w:t>Growth</w:t>
            </w:r>
          </w:p>
        </w:tc>
        <w:tc>
          <w:tcPr>
            <w:tcW w:w="1448" w:type="dxa"/>
          </w:tcPr>
          <w:p w14:paraId="5CCB04C2" w14:textId="206B4C70" w:rsidR="00FC654D" w:rsidRDefault="00483B52"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D5715F">
            <w:pPr>
              <w:pStyle w:val="Caption"/>
            </w:pPr>
            <w:r>
              <w:t>15</w:t>
            </w:r>
          </w:p>
        </w:tc>
      </w:tr>
      <w:tr w:rsidR="00FC654D" w14:paraId="7719466A" w14:textId="77777777" w:rsidTr="00041698">
        <w:tc>
          <w:tcPr>
            <w:tcW w:w="2147" w:type="dxa"/>
          </w:tcPr>
          <w:p w14:paraId="5C234F4A" w14:textId="58272B0B" w:rsidR="00FC654D" w:rsidRDefault="00FC654D" w:rsidP="00D5715F">
            <w:pPr>
              <w:pStyle w:val="Caption"/>
            </w:pPr>
            <w:r w:rsidRPr="00CA166C">
              <w:t>Growth</w:t>
            </w:r>
          </w:p>
        </w:tc>
        <w:tc>
          <w:tcPr>
            <w:tcW w:w="1448" w:type="dxa"/>
          </w:tcPr>
          <w:p w14:paraId="51A5A3CC" w14:textId="6A457055" w:rsidR="00FC654D" w:rsidRPr="00041698" w:rsidRDefault="00483B52"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D5715F">
            <w:pPr>
              <w:pStyle w:val="Caption"/>
            </w:pPr>
            <w:r>
              <w:t>Lognormal growth error term</w:t>
            </w:r>
          </w:p>
        </w:tc>
        <w:tc>
          <w:tcPr>
            <w:tcW w:w="2321" w:type="dxa"/>
          </w:tcPr>
          <w:p w14:paraId="6D0F1804" w14:textId="3A8E7984" w:rsidR="00FC654D" w:rsidRDefault="00FC654D" w:rsidP="00D5715F">
            <w:pPr>
              <w:pStyle w:val="Caption"/>
            </w:pPr>
            <w:r>
              <w:t>0.025</w:t>
            </w:r>
          </w:p>
        </w:tc>
      </w:tr>
      <w:tr w:rsidR="00FC654D" w14:paraId="580E54D4" w14:textId="77777777" w:rsidTr="00041698">
        <w:tc>
          <w:tcPr>
            <w:tcW w:w="2147" w:type="dxa"/>
          </w:tcPr>
          <w:p w14:paraId="6B13DD81" w14:textId="71AB2174" w:rsidR="00FC654D" w:rsidRDefault="00FC654D" w:rsidP="00D5715F">
            <w:pPr>
              <w:pStyle w:val="Caption"/>
            </w:pPr>
            <w:r w:rsidRPr="00CA166C">
              <w:t>Growth</w:t>
            </w:r>
          </w:p>
        </w:tc>
        <w:tc>
          <w:tcPr>
            <w:tcW w:w="1448" w:type="dxa"/>
          </w:tcPr>
          <w:p w14:paraId="74258F01" w14:textId="38D922DB" w:rsidR="00FC654D" w:rsidRPr="00A875F3" w:rsidRDefault="00FC654D" w:rsidP="00D5715F">
            <w:pPr>
              <w:pStyle w:val="Caption"/>
              <w:jc w:val="center"/>
              <w:rPr>
                <w:i/>
              </w:rPr>
            </w:pPr>
            <w:r w:rsidRPr="00A875F3">
              <w:rPr>
                <w:i/>
              </w:rPr>
              <w:t>a</w:t>
            </w:r>
          </w:p>
        </w:tc>
        <w:tc>
          <w:tcPr>
            <w:tcW w:w="3434" w:type="dxa"/>
          </w:tcPr>
          <w:p w14:paraId="5FEBFDFE" w14:textId="08EAC72F" w:rsidR="00FC654D" w:rsidRDefault="00FC654D" w:rsidP="00D5715F">
            <w:pPr>
              <w:pStyle w:val="Caption"/>
            </w:pPr>
            <w:r>
              <w:t>Multiplier of length-weight function</w:t>
            </w:r>
          </w:p>
        </w:tc>
        <w:tc>
          <w:tcPr>
            <w:tcW w:w="2321" w:type="dxa"/>
          </w:tcPr>
          <w:p w14:paraId="7B7BD103" w14:textId="2C27850F" w:rsidR="00FC654D" w:rsidRDefault="00FC654D" w:rsidP="00D5715F">
            <w:pPr>
              <w:pStyle w:val="Caption"/>
            </w:pPr>
            <w:r>
              <w:t>1.35e-6</w:t>
            </w:r>
          </w:p>
        </w:tc>
      </w:tr>
      <w:tr w:rsidR="00FC654D" w14:paraId="2CBD73EB" w14:textId="77777777" w:rsidTr="00041698">
        <w:tc>
          <w:tcPr>
            <w:tcW w:w="2147" w:type="dxa"/>
          </w:tcPr>
          <w:p w14:paraId="0486BD2F" w14:textId="4D2F64E3" w:rsidR="00FC654D" w:rsidRDefault="00FC654D" w:rsidP="00D5715F">
            <w:pPr>
              <w:pStyle w:val="Caption"/>
            </w:pPr>
            <w:r w:rsidRPr="00CA166C">
              <w:t>Growth</w:t>
            </w:r>
          </w:p>
        </w:tc>
        <w:tc>
          <w:tcPr>
            <w:tcW w:w="1448" w:type="dxa"/>
          </w:tcPr>
          <w:p w14:paraId="4014715E" w14:textId="7D1AFD3A" w:rsidR="00FC654D" w:rsidRPr="00A875F3" w:rsidRDefault="00FC654D" w:rsidP="00D5715F">
            <w:pPr>
              <w:pStyle w:val="Caption"/>
              <w:jc w:val="center"/>
              <w:rPr>
                <w:i/>
              </w:rPr>
            </w:pPr>
            <w:r w:rsidRPr="00A875F3">
              <w:rPr>
                <w:i/>
              </w:rPr>
              <w:t>b</w:t>
            </w:r>
          </w:p>
        </w:tc>
        <w:tc>
          <w:tcPr>
            <w:tcW w:w="3434" w:type="dxa"/>
          </w:tcPr>
          <w:p w14:paraId="6B4DECF3" w14:textId="44A2C5A3" w:rsidR="00FC654D" w:rsidRDefault="00FC654D" w:rsidP="00D5715F">
            <w:pPr>
              <w:pStyle w:val="Caption"/>
            </w:pPr>
            <w:r>
              <w:t>Exponent of length-weight function</w:t>
            </w:r>
          </w:p>
        </w:tc>
        <w:tc>
          <w:tcPr>
            <w:tcW w:w="2321" w:type="dxa"/>
          </w:tcPr>
          <w:p w14:paraId="27882342" w14:textId="7D080468" w:rsidR="00FC654D" w:rsidRDefault="00FC654D" w:rsidP="00D5715F">
            <w:pPr>
              <w:pStyle w:val="Caption"/>
            </w:pPr>
            <w:r>
              <w:t>3.427</w:t>
            </w:r>
          </w:p>
        </w:tc>
      </w:tr>
      <w:tr w:rsidR="00FC654D" w14:paraId="59D8B8DA" w14:textId="77777777" w:rsidTr="00041698">
        <w:tc>
          <w:tcPr>
            <w:tcW w:w="2147" w:type="dxa"/>
          </w:tcPr>
          <w:p w14:paraId="7F30E0EA" w14:textId="79D916F5" w:rsidR="00FC654D" w:rsidRDefault="00FC654D" w:rsidP="00D5715F">
            <w:pPr>
              <w:pStyle w:val="Caption"/>
            </w:pPr>
            <w:r w:rsidRPr="003B380D">
              <w:t>Survival</w:t>
            </w:r>
          </w:p>
        </w:tc>
        <w:tc>
          <w:tcPr>
            <w:tcW w:w="1448" w:type="dxa"/>
          </w:tcPr>
          <w:p w14:paraId="11315E7B" w14:textId="478A1F28" w:rsidR="00FC654D" w:rsidRDefault="00FC654D" w:rsidP="00D5715F">
            <w:pPr>
              <w:pStyle w:val="Caption"/>
              <w:jc w:val="center"/>
              <w:rPr>
                <w:i/>
              </w:rPr>
            </w:pPr>
            <w:r>
              <w:rPr>
                <w:i/>
              </w:rPr>
              <w:t>M</w:t>
            </w:r>
          </w:p>
        </w:tc>
        <w:tc>
          <w:tcPr>
            <w:tcW w:w="3434" w:type="dxa"/>
          </w:tcPr>
          <w:p w14:paraId="2E0256B2" w14:textId="1C24AE5A" w:rsidR="00FC654D" w:rsidRDefault="00FC654D" w:rsidP="00D5715F">
            <w:pPr>
              <w:pStyle w:val="Caption"/>
            </w:pPr>
            <w:r>
              <w:t>Natural mortality</w:t>
            </w:r>
          </w:p>
        </w:tc>
        <w:tc>
          <w:tcPr>
            <w:tcW w:w="2321" w:type="dxa"/>
          </w:tcPr>
          <w:p w14:paraId="2AC4C57B" w14:textId="5C8E7E2A" w:rsidR="00FC654D" w:rsidRDefault="00FC654D" w:rsidP="00D5715F">
            <w:pPr>
              <w:pStyle w:val="Caption"/>
            </w:pPr>
            <w:r>
              <w:t>0.25</w:t>
            </w:r>
          </w:p>
        </w:tc>
      </w:tr>
      <w:tr w:rsidR="00041698" w14:paraId="01013C90" w14:textId="77777777" w:rsidTr="00041698">
        <w:tc>
          <w:tcPr>
            <w:tcW w:w="2147" w:type="dxa"/>
          </w:tcPr>
          <w:p w14:paraId="3D9C3368" w14:textId="1B93CEB9" w:rsidR="00041698" w:rsidRDefault="004E56FA" w:rsidP="00D5715F">
            <w:pPr>
              <w:pStyle w:val="Caption"/>
            </w:pPr>
            <w:r>
              <w:t>Recruitment</w:t>
            </w:r>
          </w:p>
        </w:tc>
        <w:tc>
          <w:tcPr>
            <w:tcW w:w="1448" w:type="dxa"/>
          </w:tcPr>
          <w:p w14:paraId="2C6CE7C9" w14:textId="74D90C79" w:rsidR="00041698" w:rsidRPr="00A2616C" w:rsidRDefault="00151783" w:rsidP="00D5715F">
            <w:pPr>
              <w:pStyle w:val="Caption"/>
              <w:jc w:val="center"/>
              <w:rPr>
                <w:i/>
              </w:rPr>
            </w:pPr>
            <w:r>
              <w:rPr>
                <w:i/>
              </w:rPr>
              <w:t>r</w:t>
            </w:r>
          </w:p>
        </w:tc>
        <w:tc>
          <w:tcPr>
            <w:tcW w:w="3434" w:type="dxa"/>
          </w:tcPr>
          <w:p w14:paraId="6904DD0A" w14:textId="3301AFB8" w:rsidR="00041698" w:rsidRDefault="00D37AF4" w:rsidP="00D5715F">
            <w:pPr>
              <w:pStyle w:val="Caption"/>
            </w:pPr>
            <w:r>
              <w:t>Slope of maturity ogive</w:t>
            </w:r>
          </w:p>
        </w:tc>
        <w:tc>
          <w:tcPr>
            <w:tcW w:w="2321" w:type="dxa"/>
          </w:tcPr>
          <w:p w14:paraId="7AA0AC5C" w14:textId="0A984273" w:rsidR="00041698" w:rsidRDefault="00041698" w:rsidP="00D5715F">
            <w:pPr>
              <w:pStyle w:val="Caption"/>
            </w:pPr>
            <w:r>
              <w:t>-0.1034</w:t>
            </w:r>
          </w:p>
        </w:tc>
      </w:tr>
      <w:tr w:rsidR="00FC654D" w14:paraId="601257A0" w14:textId="77777777" w:rsidTr="00041698">
        <w:tc>
          <w:tcPr>
            <w:tcW w:w="2147" w:type="dxa"/>
          </w:tcPr>
          <w:p w14:paraId="088782C5" w14:textId="3B6D1FF9" w:rsidR="00FC654D" w:rsidRDefault="00FC654D" w:rsidP="00D5715F">
            <w:pPr>
              <w:pStyle w:val="Caption"/>
            </w:pPr>
            <w:r w:rsidRPr="00C73EFE">
              <w:t>Recruitment</w:t>
            </w:r>
          </w:p>
        </w:tc>
        <w:tc>
          <w:tcPr>
            <w:tcW w:w="1448" w:type="dxa"/>
          </w:tcPr>
          <w:p w14:paraId="51B06315" w14:textId="49C2FF52" w:rsidR="00FC654D" w:rsidRPr="001378A2" w:rsidRDefault="00FC654D" w:rsidP="00D5715F">
            <w:pPr>
              <w:pStyle w:val="Caption"/>
              <w:jc w:val="center"/>
            </w:pPr>
            <w:r>
              <w:t>L</w:t>
            </w:r>
            <w:r w:rsidRPr="0084401F">
              <w:rPr>
                <w:vertAlign w:val="subscript"/>
              </w:rPr>
              <w:t>50</w:t>
            </w:r>
          </w:p>
        </w:tc>
        <w:tc>
          <w:tcPr>
            <w:tcW w:w="3434" w:type="dxa"/>
          </w:tcPr>
          <w:p w14:paraId="76D5FA36" w14:textId="40AAB3CE" w:rsidR="00FC654D" w:rsidRDefault="00FC654D" w:rsidP="00D5715F">
            <w:pPr>
              <w:pStyle w:val="Caption"/>
            </w:pPr>
            <w:r>
              <w:t>Length at 50% maturity</w:t>
            </w:r>
          </w:p>
        </w:tc>
        <w:tc>
          <w:tcPr>
            <w:tcW w:w="2321" w:type="dxa"/>
          </w:tcPr>
          <w:p w14:paraId="09ECE4CE" w14:textId="4FB109A5" w:rsidR="00FC654D" w:rsidRDefault="00FC654D" w:rsidP="00D5715F">
            <w:pPr>
              <w:pStyle w:val="Caption"/>
            </w:pPr>
            <w:r>
              <w:t>143.68</w:t>
            </w:r>
          </w:p>
        </w:tc>
      </w:tr>
      <w:tr w:rsidR="00FC654D" w14:paraId="3BB7FD56" w14:textId="77777777" w:rsidTr="00041698">
        <w:tc>
          <w:tcPr>
            <w:tcW w:w="2147" w:type="dxa"/>
          </w:tcPr>
          <w:p w14:paraId="0C5C6066" w14:textId="64706667" w:rsidR="00FC654D" w:rsidRDefault="00FC654D" w:rsidP="00D5715F">
            <w:pPr>
              <w:pStyle w:val="Caption"/>
            </w:pPr>
            <w:r w:rsidRPr="00C73EFE">
              <w:t>Recruitment</w:t>
            </w:r>
          </w:p>
        </w:tc>
        <w:tc>
          <w:tcPr>
            <w:tcW w:w="1448" w:type="dxa"/>
          </w:tcPr>
          <w:p w14:paraId="4EEAE97E" w14:textId="5C7B6665" w:rsidR="00FC654D" w:rsidRPr="00146783" w:rsidRDefault="00FC654D" w:rsidP="00D5715F">
            <w:pPr>
              <w:pStyle w:val="Caption"/>
              <w:jc w:val="center"/>
              <w:rPr>
                <w:i/>
              </w:rPr>
            </w:pPr>
            <w:r>
              <w:rPr>
                <w:i/>
              </w:rPr>
              <w:t>h</w:t>
            </w:r>
          </w:p>
        </w:tc>
        <w:tc>
          <w:tcPr>
            <w:tcW w:w="3434" w:type="dxa"/>
          </w:tcPr>
          <w:p w14:paraId="250C68B5" w14:textId="74FDA2D9" w:rsidR="00FC654D" w:rsidRDefault="00FC654D" w:rsidP="00D5715F">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rsidP="00D5715F">
            <w:pPr>
              <w:pStyle w:val="Caption"/>
            </w:pPr>
            <w:r>
              <w:t>0.9</w:t>
            </w:r>
          </w:p>
        </w:tc>
      </w:tr>
      <w:tr w:rsidR="00FC654D" w14:paraId="16372E18" w14:textId="77777777" w:rsidTr="00041698">
        <w:tc>
          <w:tcPr>
            <w:tcW w:w="2147" w:type="dxa"/>
          </w:tcPr>
          <w:p w14:paraId="663B0591" w14:textId="47155A2E" w:rsidR="00FC654D" w:rsidRDefault="00FC654D" w:rsidP="00D5715F">
            <w:pPr>
              <w:pStyle w:val="Caption"/>
            </w:pPr>
            <w:r w:rsidRPr="00C73EFE">
              <w:t>Recruitment</w:t>
            </w:r>
          </w:p>
        </w:tc>
        <w:tc>
          <w:tcPr>
            <w:tcW w:w="1448" w:type="dxa"/>
          </w:tcPr>
          <w:p w14:paraId="01517B79" w14:textId="53F340AC" w:rsidR="00FC654D" w:rsidRPr="0084401F" w:rsidRDefault="00FC654D" w:rsidP="00D5715F">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rsidP="00D5715F">
            <w:pPr>
              <w:pStyle w:val="Caption"/>
            </w:pPr>
            <w:r>
              <w:t>Maximum number of recruits per year</w:t>
            </w:r>
          </w:p>
        </w:tc>
        <w:tc>
          <w:tcPr>
            <w:tcW w:w="2321" w:type="dxa"/>
          </w:tcPr>
          <w:p w14:paraId="7EC2E77A" w14:textId="53F0B36B" w:rsidR="00FC654D" w:rsidRDefault="00FC654D" w:rsidP="00D5715F">
            <w:pPr>
              <w:pStyle w:val="Caption"/>
            </w:pPr>
            <w:r>
              <w:t>12</w:t>
            </w:r>
          </w:p>
        </w:tc>
      </w:tr>
      <w:tr w:rsidR="00FC654D" w14:paraId="7D5D61EC" w14:textId="77777777" w:rsidTr="00041698">
        <w:tc>
          <w:tcPr>
            <w:tcW w:w="2147" w:type="dxa"/>
          </w:tcPr>
          <w:p w14:paraId="0E0089C3" w14:textId="19316B9B" w:rsidR="00FC654D" w:rsidRDefault="00FC654D" w:rsidP="00D5715F">
            <w:pPr>
              <w:pStyle w:val="Caption"/>
            </w:pPr>
            <w:r w:rsidRPr="00C73EFE">
              <w:t>Recruitment</w:t>
            </w:r>
          </w:p>
        </w:tc>
        <w:tc>
          <w:tcPr>
            <w:tcW w:w="1448" w:type="dxa"/>
          </w:tcPr>
          <w:p w14:paraId="45B1C000" w14:textId="02828D27" w:rsidR="00FC654D" w:rsidRPr="00F22F4B" w:rsidRDefault="00483B52"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D5715F">
            <w:pPr>
              <w:pStyle w:val="Caption"/>
            </w:pPr>
            <w:r>
              <w:t>Variation in recruitment</w:t>
            </w:r>
          </w:p>
        </w:tc>
        <w:tc>
          <w:tcPr>
            <w:tcW w:w="2321" w:type="dxa"/>
          </w:tcPr>
          <w:p w14:paraId="0C99A50C" w14:textId="54BF4766" w:rsidR="00FC654D" w:rsidRDefault="00FC654D" w:rsidP="00D5715F">
            <w:pPr>
              <w:pStyle w:val="Caption"/>
            </w:pPr>
            <w:r>
              <w:t>0.1</w:t>
            </w:r>
          </w:p>
        </w:tc>
      </w:tr>
    </w:tbl>
    <w:p w14:paraId="5648D89C" w14:textId="4DE4D511" w:rsidR="00CF36A9" w:rsidRDefault="007B4FD6" w:rsidP="00D5715F">
      <w:pPr>
        <w:pStyle w:val="Caption"/>
        <w:spacing w:line="360" w:lineRule="auto"/>
      </w:pPr>
      <w:r>
        <w:t>Table A</w:t>
      </w:r>
      <w:r>
        <w:fldChar w:fldCharType="begin"/>
      </w:r>
      <w:r>
        <w:instrText xml:space="preserve"> SEQ Table_A \* ARABIC </w:instrText>
      </w:r>
      <w:r>
        <w:fldChar w:fldCharType="separate"/>
      </w:r>
      <w:r w:rsidR="00282071">
        <w:rPr>
          <w:noProof/>
        </w:rPr>
        <w:t>1</w:t>
      </w:r>
      <w:r>
        <w:fldChar w:fldCharType="end"/>
      </w:r>
      <w:r w:rsidR="00041698">
        <w:t xml:space="preserve">. Parameter symbols, definitions and values used in the simulation study. </w:t>
      </w:r>
    </w:p>
    <w:p w14:paraId="05476C02" w14:textId="42347A25" w:rsidR="00CF36A9" w:rsidRPr="00CF36A9" w:rsidRDefault="00CF36A9" w:rsidP="0026543A">
      <w:pPr>
        <w:pStyle w:val="Heading1"/>
        <w:rPr>
          <w:lang w:val="en"/>
        </w:rPr>
      </w:pPr>
      <w:r>
        <w:rPr>
          <w:lang w:val="en"/>
        </w:rPr>
        <w:t>References</w:t>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bookmarkStart w:id="3" w:name="_GoBack"/>
      <w:bookmarkEnd w:id="3"/>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0DB0178A" w:rsidR="00134077" w:rsidRDefault="00C557F3" w:rsidP="0026543A">
      <w:r>
        <w:t>Figures A3 – A</w:t>
      </w:r>
      <w:r w:rsidR="00E775A7">
        <w:t>12</w:t>
      </w:r>
      <w:r>
        <w:t xml:space="preserve"> </w:t>
      </w:r>
      <w:r w:rsidR="00134077">
        <w:t xml:space="preserve">are identical in form to Figure 6 and 8 from the main manuscript, which presented results for </w:t>
      </w:r>
      <w:r w:rsidR="00E45816">
        <w:t>age four</w:t>
      </w:r>
      <w:r w:rsidR="00134077">
        <w:t xml:space="preserve"> female sablefish. These plots contain results for ages 6 and 30 for males and females, and age-four males. </w:t>
      </w:r>
      <w:r w:rsidR="00134077">
        <w:rPr>
          <w:noProof/>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699EAE19"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3</w:t>
      </w:r>
      <w:r>
        <w:fldChar w:fldCharType="end"/>
      </w:r>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70D740F4" w:rsidR="00134077" w:rsidRDefault="00914492" w:rsidP="0026543A">
      <w:pPr>
        <w:pStyle w:val="Caption"/>
        <w:spacing w:line="360" w:lineRule="auto"/>
      </w:pPr>
      <w:r>
        <w:t>Figure A</w:t>
      </w:r>
      <w:r>
        <w:fldChar w:fldCharType="begin"/>
      </w:r>
      <w:r>
        <w:instrText xml:space="preserve"> SEQ Figure_A \* ARABIC </w:instrText>
      </w:r>
      <w:r>
        <w:fldChar w:fldCharType="separate"/>
      </w:r>
      <w:r w:rsidR="00282071">
        <w:rPr>
          <w:noProof/>
        </w:rPr>
        <w:t>4</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26543A">
      <w:r>
        <w:rPr>
          <w:noProof/>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4B57C7B0"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5</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643C6231"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282071">
        <w:rPr>
          <w:noProof/>
        </w:rPr>
        <w:t>7</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62EEE8CA" w:rsidR="00E76355" w:rsidRDefault="00E76355" w:rsidP="0026543A">
      <w:pPr>
        <w:pStyle w:val="Caption"/>
        <w:spacing w:line="360" w:lineRule="auto"/>
      </w:pPr>
      <w:r>
        <w:rPr>
          <w:noProof/>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8</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26543A">
      <w:pPr>
        <w:pStyle w:val="Caption"/>
        <w:spacing w:line="360" w:lineRule="auto"/>
      </w:pPr>
    </w:p>
    <w:p w14:paraId="5FFD8DB6" w14:textId="483E6D4E" w:rsidR="00134077" w:rsidRDefault="00134077" w:rsidP="0026543A">
      <w:pPr>
        <w:pStyle w:val="Caption"/>
        <w:spacing w:line="360" w:lineRule="auto"/>
      </w:pPr>
      <w:r>
        <w:rPr>
          <w:noProof/>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9</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51D66BD4" w:rsidR="00E76355" w:rsidRPr="006F0B3F" w:rsidRDefault="00E76355" w:rsidP="0026543A">
      <w:pPr>
        <w:pStyle w:val="Caption"/>
        <w:spacing w:line="360" w:lineRule="auto"/>
      </w:pPr>
      <w:r>
        <w:rPr>
          <w:noProof/>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10</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26543A">
      <w:pPr>
        <w:pStyle w:val="Caption"/>
        <w:spacing w:line="360" w:lineRule="auto"/>
      </w:pPr>
    </w:p>
    <w:p w14:paraId="676E046D" w14:textId="4DCDAF12" w:rsidR="00134077" w:rsidRDefault="00134077" w:rsidP="0026543A">
      <w:pPr>
        <w:pStyle w:val="Caption"/>
        <w:spacing w:line="360" w:lineRule="auto"/>
      </w:pPr>
      <w:r>
        <w:rPr>
          <w:noProof/>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11</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2B970AB6" w14:textId="67824B53" w:rsidR="00B830A4" w:rsidRDefault="00A03368" w:rsidP="0026543A">
      <w:pPr>
        <w:pStyle w:val="Caption"/>
        <w:spacing w:line="360" w:lineRule="auto"/>
        <w:sectPr w:rsidR="00B830A4" w:rsidSect="00976DB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282071">
        <w:rPr>
          <w:noProof/>
        </w:rPr>
        <w:t>12</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xml:space="preserve">). Red lines indicate latitudes or longitudes that produced the highest first </w:t>
      </w:r>
      <w:r w:rsidR="007F0CE3">
        <w:lastRenderedPageBreak/>
        <w:t>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26543A">
      <w:pPr>
        <w:pStyle w:val="Caption"/>
        <w:spacing w:line="360" w:lineRule="auto"/>
        <w:rPr>
          <w:iCs w:val="0"/>
        </w:rPr>
      </w:pPr>
      <w:r>
        <w:rPr>
          <w:iCs w:val="0"/>
          <w:noProof/>
        </w:rPr>
        <w:lastRenderedPageBreak/>
        <w:drawing>
          <wp:inline distT="0" distB="0" distL="0" distR="0" wp14:anchorId="1AFD982E" wp14:editId="7666BA7F">
            <wp:extent cx="5943600" cy="475487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113FF204" w14:textId="278612BB" w:rsidR="00CA2760" w:rsidRDefault="00DC2511" w:rsidP="00DC2511">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13</w:t>
      </w:r>
      <w:r>
        <w:fldChar w:fldCharType="end"/>
      </w:r>
      <w:r w:rsidR="00E775A7">
        <w:t xml:space="preserve"> </w:t>
      </w:r>
      <w:r w:rsidR="00F705A6" w:rsidRPr="001824C5">
        <w:rPr>
          <w:i/>
        </w:rPr>
        <w:t>L</w:t>
      </w:r>
      <w:r w:rsidR="00F705A6" w:rsidRPr="001824C5">
        <w:rPr>
          <w:i/>
          <w:vertAlign w:val="subscript"/>
        </w:rPr>
        <w:t>∞</w:t>
      </w:r>
      <w:r w:rsidR="00F705A6">
        <w:t xml:space="preserve"> </w:t>
      </w:r>
      <w:r w:rsidR="00E775A7">
        <w:t xml:space="preserve">estimates for </w:t>
      </w:r>
      <w:proofErr w:type="spellStart"/>
      <w:r w:rsidR="00E775A7">
        <w:t>for</w:t>
      </w:r>
      <w:proofErr w:type="spellEnd"/>
      <w:r w:rsidR="00E775A7">
        <w:t xml:space="preserve">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hich 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36B834B" w14:textId="027C88AD" w:rsidR="008D4C75" w:rsidRDefault="008D4C75" w:rsidP="00DC2511">
      <w:pPr>
        <w:pStyle w:val="Caption"/>
        <w:rPr>
          <w:i/>
        </w:rPr>
      </w:pPr>
      <w:r>
        <w:rPr>
          <w:i/>
          <w:noProof/>
        </w:rPr>
        <w:lastRenderedPageBreak/>
        <w:drawing>
          <wp:inline distT="0" distB="0" distL="0" distR="0" wp14:anchorId="7E941283" wp14:editId="7F20EAE8">
            <wp:extent cx="5943600" cy="475487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377DA526" w14:textId="2FCC30B3" w:rsidR="00DC2511" w:rsidRPr="00E775A7" w:rsidRDefault="008D4C75" w:rsidP="008D4C75">
      <w:pPr>
        <w:pStyle w:val="Caption"/>
      </w:pPr>
      <w:r>
        <w:t>Figure A</w:t>
      </w:r>
      <w:r>
        <w:fldChar w:fldCharType="begin"/>
      </w:r>
      <w:r>
        <w:instrText xml:space="preserve"> SEQ Figure_A \* ARABIC </w:instrText>
      </w:r>
      <w:r>
        <w:fldChar w:fldCharType="separate"/>
      </w:r>
      <w:r w:rsidR="00282071">
        <w:rPr>
          <w:noProof/>
        </w:rPr>
        <w:t>14</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aggregation phase, where a time break at 2010 was only applied to both sexes for regions 3, 4 and 5; regions one and 2 use data for all years combined</w:t>
      </w:r>
      <w:r w:rsidR="007C4F92">
        <w:t xml:space="preserve"> yet estimate sexes separately</w:t>
      </w:r>
      <w:r w:rsidR="00CA2760">
        <w:t xml:space="preserve">. Bars represent 95% confidence intervals. </w:t>
      </w:r>
    </w:p>
    <w:sectPr w:rsidR="00DC2511" w:rsidRPr="00E775A7"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BC1FD5" w14:textId="77777777" w:rsidR="00483B52" w:rsidRDefault="00483B52" w:rsidP="001F239F">
      <w:pPr>
        <w:spacing w:line="240" w:lineRule="auto"/>
      </w:pPr>
      <w:r>
        <w:separator/>
      </w:r>
    </w:p>
  </w:endnote>
  <w:endnote w:type="continuationSeparator" w:id="0">
    <w:p w14:paraId="2DDC1DD9" w14:textId="77777777" w:rsidR="00483B52" w:rsidRDefault="00483B52"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3C2C91A1" w:rsidR="00CA2760" w:rsidRDefault="00CA27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D22D71" w14:textId="77777777" w:rsidR="00CA2760" w:rsidRDefault="00CA2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580FD" w14:textId="77777777" w:rsidR="00483B52" w:rsidRDefault="00483B52" w:rsidP="001F239F">
      <w:pPr>
        <w:spacing w:line="240" w:lineRule="auto"/>
      </w:pPr>
      <w:r>
        <w:separator/>
      </w:r>
    </w:p>
  </w:footnote>
  <w:footnote w:type="continuationSeparator" w:id="0">
    <w:p w14:paraId="7AC49036" w14:textId="77777777" w:rsidR="00483B52" w:rsidRDefault="00483B52"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B005F"/>
    <w:rsid w:val="001050E6"/>
    <w:rsid w:val="00116946"/>
    <w:rsid w:val="00121E5C"/>
    <w:rsid w:val="00125E74"/>
    <w:rsid w:val="00134077"/>
    <w:rsid w:val="00140A96"/>
    <w:rsid w:val="00143182"/>
    <w:rsid w:val="00146783"/>
    <w:rsid w:val="00151783"/>
    <w:rsid w:val="00162700"/>
    <w:rsid w:val="0017504F"/>
    <w:rsid w:val="001B23D7"/>
    <w:rsid w:val="001C2C6B"/>
    <w:rsid w:val="001E319E"/>
    <w:rsid w:val="001F239F"/>
    <w:rsid w:val="00210EFE"/>
    <w:rsid w:val="002578A3"/>
    <w:rsid w:val="0026543A"/>
    <w:rsid w:val="0027343E"/>
    <w:rsid w:val="00282071"/>
    <w:rsid w:val="0028472F"/>
    <w:rsid w:val="002A37FF"/>
    <w:rsid w:val="002E43FF"/>
    <w:rsid w:val="002F319F"/>
    <w:rsid w:val="00350BEF"/>
    <w:rsid w:val="00362BDA"/>
    <w:rsid w:val="00364648"/>
    <w:rsid w:val="003B3E0A"/>
    <w:rsid w:val="003C408D"/>
    <w:rsid w:val="003D0184"/>
    <w:rsid w:val="003D163E"/>
    <w:rsid w:val="003D1EE8"/>
    <w:rsid w:val="003D3E19"/>
    <w:rsid w:val="003E1032"/>
    <w:rsid w:val="00456C25"/>
    <w:rsid w:val="004627AE"/>
    <w:rsid w:val="0046625D"/>
    <w:rsid w:val="00483B52"/>
    <w:rsid w:val="00495E2D"/>
    <w:rsid w:val="004A00CA"/>
    <w:rsid w:val="004C7938"/>
    <w:rsid w:val="004E56FA"/>
    <w:rsid w:val="004F21CF"/>
    <w:rsid w:val="004F2D38"/>
    <w:rsid w:val="0050640D"/>
    <w:rsid w:val="00514264"/>
    <w:rsid w:val="00544F67"/>
    <w:rsid w:val="00587FAD"/>
    <w:rsid w:val="005A41F0"/>
    <w:rsid w:val="005B39C6"/>
    <w:rsid w:val="005B3CD6"/>
    <w:rsid w:val="005D13C2"/>
    <w:rsid w:val="006123F9"/>
    <w:rsid w:val="00627CE2"/>
    <w:rsid w:val="00660368"/>
    <w:rsid w:val="006952A1"/>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4F92"/>
    <w:rsid w:val="007C6A64"/>
    <w:rsid w:val="007F0CE3"/>
    <w:rsid w:val="008208A7"/>
    <w:rsid w:val="0084401F"/>
    <w:rsid w:val="00863AD1"/>
    <w:rsid w:val="008663D8"/>
    <w:rsid w:val="008951FE"/>
    <w:rsid w:val="008D4C75"/>
    <w:rsid w:val="008F11C2"/>
    <w:rsid w:val="00900625"/>
    <w:rsid w:val="009018B0"/>
    <w:rsid w:val="00907471"/>
    <w:rsid w:val="00914492"/>
    <w:rsid w:val="009417D3"/>
    <w:rsid w:val="00956348"/>
    <w:rsid w:val="009706E4"/>
    <w:rsid w:val="00976DBF"/>
    <w:rsid w:val="009E53D5"/>
    <w:rsid w:val="00A03368"/>
    <w:rsid w:val="00A2616C"/>
    <w:rsid w:val="00A413DC"/>
    <w:rsid w:val="00A875F3"/>
    <w:rsid w:val="00A878C2"/>
    <w:rsid w:val="00A90F25"/>
    <w:rsid w:val="00AE1859"/>
    <w:rsid w:val="00B5588A"/>
    <w:rsid w:val="00B67EDD"/>
    <w:rsid w:val="00B74D88"/>
    <w:rsid w:val="00B830A4"/>
    <w:rsid w:val="00B952AD"/>
    <w:rsid w:val="00BA4C54"/>
    <w:rsid w:val="00BB7718"/>
    <w:rsid w:val="00BF362B"/>
    <w:rsid w:val="00C11A0F"/>
    <w:rsid w:val="00C557F3"/>
    <w:rsid w:val="00C9508E"/>
    <w:rsid w:val="00CA2760"/>
    <w:rsid w:val="00CA30EE"/>
    <w:rsid w:val="00CC6D56"/>
    <w:rsid w:val="00CE3799"/>
    <w:rsid w:val="00CE5099"/>
    <w:rsid w:val="00CF36A9"/>
    <w:rsid w:val="00D22326"/>
    <w:rsid w:val="00D25F60"/>
    <w:rsid w:val="00D37AF4"/>
    <w:rsid w:val="00D55CA8"/>
    <w:rsid w:val="00D566DD"/>
    <w:rsid w:val="00D5715F"/>
    <w:rsid w:val="00D61EE8"/>
    <w:rsid w:val="00D62A65"/>
    <w:rsid w:val="00DA4376"/>
    <w:rsid w:val="00DA7AF5"/>
    <w:rsid w:val="00DB48E0"/>
    <w:rsid w:val="00DB564F"/>
    <w:rsid w:val="00DC2511"/>
    <w:rsid w:val="00E45816"/>
    <w:rsid w:val="00E528C1"/>
    <w:rsid w:val="00E54778"/>
    <w:rsid w:val="00E62BA5"/>
    <w:rsid w:val="00E7326A"/>
    <w:rsid w:val="00E76355"/>
    <w:rsid w:val="00E775A7"/>
    <w:rsid w:val="00E9779C"/>
    <w:rsid w:val="00EC5C46"/>
    <w:rsid w:val="00EC667E"/>
    <w:rsid w:val="00EE13F1"/>
    <w:rsid w:val="00EF11C4"/>
    <w:rsid w:val="00F22F4B"/>
    <w:rsid w:val="00F30774"/>
    <w:rsid w:val="00F43D94"/>
    <w:rsid w:val="00F705A6"/>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3EC495-597F-4629-B2E1-3B38DF0ED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159</Words>
  <Characters>1230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3</cp:revision>
  <cp:lastPrinted>2019-04-05T19:06:00Z</cp:lastPrinted>
  <dcterms:created xsi:type="dcterms:W3CDTF">2019-04-10T00:40:00Z</dcterms:created>
  <dcterms:modified xsi:type="dcterms:W3CDTF">2019-04-10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